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B276830" w14:textId="6536CE37" w:rsidR="005B00E5" w:rsidRPr="00F80ED3" w:rsidRDefault="004D6711" w:rsidP="00F80ED3">
      <w:pPr>
        <w:spacing w:after="0"/>
        <w:ind w:hanging="360"/>
        <w:rPr>
          <w:rFonts w:ascii="Times New Roman" w:hAnsi="Times New Roman" w:cs="Times New Roman"/>
          <w:b/>
          <w:sz w:val="20"/>
          <w:szCs w:val="20"/>
          <w:vertAlign w:val="superscript"/>
        </w:rPr>
      </w:pPr>
      <w:r>
        <w:rPr>
          <w:rFonts w:ascii="Times New Roman" w:hAnsi="Times New Roman" w:cs="Times New Roman"/>
          <w:b/>
          <w:sz w:val="20"/>
          <w:szCs w:val="20"/>
        </w:rPr>
        <w:t>Supplementary Table.</w:t>
      </w:r>
      <w:r w:rsidR="00213355" w:rsidRPr="00F80ED3">
        <w:rPr>
          <w:rFonts w:ascii="Times New Roman" w:hAnsi="Times New Roman" w:cs="Times New Roman"/>
          <w:b/>
          <w:sz w:val="20"/>
          <w:szCs w:val="20"/>
        </w:rPr>
        <w:t xml:space="preserve">  Prevalence </w:t>
      </w:r>
      <w:r w:rsidR="001F6E8F" w:rsidRPr="00F80ED3">
        <w:rPr>
          <w:rFonts w:ascii="Times New Roman" w:hAnsi="Times New Roman" w:cs="Times New Roman"/>
          <w:b/>
          <w:sz w:val="20"/>
          <w:szCs w:val="20"/>
        </w:rPr>
        <w:t>and risk factor for miscarriage</w:t>
      </w:r>
      <w:r w:rsidR="00F80ED3" w:rsidRPr="00F80ED3">
        <w:rPr>
          <w:rFonts w:ascii="Times New Roman" w:hAnsi="Times New Roman" w:cs="Times New Roman"/>
          <w:b/>
          <w:sz w:val="20"/>
          <w:szCs w:val="20"/>
        </w:rPr>
        <w:t>,</w:t>
      </w:r>
      <w:r w:rsidR="001F6E8F" w:rsidRPr="00F80ED3">
        <w:rPr>
          <w:rFonts w:ascii="Times New Roman" w:hAnsi="Times New Roman" w:cs="Times New Roman"/>
          <w:b/>
          <w:sz w:val="20"/>
          <w:szCs w:val="20"/>
        </w:rPr>
        <w:t xml:space="preserve"> stillbirth</w:t>
      </w:r>
      <w:r w:rsidR="00F80ED3" w:rsidRPr="00F80ED3">
        <w:rPr>
          <w:rFonts w:ascii="Times New Roman" w:hAnsi="Times New Roman" w:cs="Times New Roman"/>
          <w:b/>
          <w:sz w:val="20"/>
          <w:szCs w:val="20"/>
        </w:rPr>
        <w:t>, and perinatal mortality</w:t>
      </w:r>
      <w:r w:rsidR="00213355" w:rsidRPr="00F80ED3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A14B54" w:rsidRPr="00F80ED3">
        <w:rPr>
          <w:rFonts w:ascii="Times New Roman" w:hAnsi="Times New Roman" w:cs="Times New Roman"/>
          <w:b/>
          <w:sz w:val="20"/>
          <w:szCs w:val="20"/>
        </w:rPr>
        <w:t>among</w:t>
      </w:r>
      <w:r w:rsidR="00213355" w:rsidRPr="00F80ED3">
        <w:rPr>
          <w:rFonts w:ascii="Times New Roman" w:hAnsi="Times New Roman" w:cs="Times New Roman"/>
          <w:b/>
          <w:sz w:val="20"/>
          <w:szCs w:val="20"/>
        </w:rPr>
        <w:t xml:space="preserve"> women enro</w:t>
      </w:r>
      <w:r w:rsidR="00DF3E6F" w:rsidRPr="00F80ED3">
        <w:rPr>
          <w:rFonts w:ascii="Times New Roman" w:hAnsi="Times New Roman" w:cs="Times New Roman"/>
          <w:b/>
          <w:sz w:val="20"/>
          <w:szCs w:val="20"/>
        </w:rPr>
        <w:t>lled in SHINE trial (2012-2017)</w:t>
      </w:r>
      <w:r w:rsidR="00726C0C" w:rsidRPr="00F80ED3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</w:p>
    <w:tbl>
      <w:tblPr>
        <w:tblStyle w:val="TableGrid"/>
        <w:tblW w:w="13860" w:type="dxa"/>
        <w:tblInd w:w="-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98"/>
        <w:gridCol w:w="1620"/>
        <w:gridCol w:w="1622"/>
        <w:gridCol w:w="1799"/>
        <w:gridCol w:w="1621"/>
        <w:gridCol w:w="1800"/>
        <w:gridCol w:w="1800"/>
        <w:gridCol w:w="1800"/>
      </w:tblGrid>
      <w:tr w:rsidR="00F80ED3" w:rsidRPr="00F80ED3" w14:paraId="269CF16C" w14:textId="3232C229" w:rsidTr="00F80ED3">
        <w:trPr>
          <w:trHeight w:val="463"/>
        </w:trPr>
        <w:tc>
          <w:tcPr>
            <w:tcW w:w="1798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1D4BD8C" w14:textId="77777777" w:rsidR="00F80ED3" w:rsidRPr="00F80ED3" w:rsidRDefault="00F80ED3" w:rsidP="0008395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42" w:type="dxa"/>
            <w:gridSpan w:val="2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97881F8" w14:textId="77777777" w:rsidR="00F80ED3" w:rsidRPr="00F80ED3" w:rsidRDefault="00F80ED3" w:rsidP="003E25B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Miscarriage</w:t>
            </w:r>
          </w:p>
          <w:p w14:paraId="4F1EE654" w14:textId="7469F0C6" w:rsidR="00F80ED3" w:rsidRPr="00F80ED3" w:rsidRDefault="00F80ED3" w:rsidP="003E25B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5.0% (95% CI</w:t>
            </w:r>
            <w:r w:rsidR="00810BEB">
              <w:rPr>
                <w:rFonts w:ascii="Times New Roman" w:hAnsi="Times New Roman" w:cs="Times New Roman"/>
                <w:b/>
                <w:sz w:val="20"/>
                <w:szCs w:val="20"/>
              </w:rPr>
              <w:t>: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4.4, 5.7)</w:t>
            </w:r>
          </w:p>
          <w:p w14:paraId="6F76F92F" w14:textId="77777777" w:rsidR="00F80ED3" w:rsidRPr="00F80ED3" w:rsidRDefault="00F80ED3" w:rsidP="000C25F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[249/4936] </w:t>
            </w:r>
          </w:p>
        </w:tc>
        <w:tc>
          <w:tcPr>
            <w:tcW w:w="3420" w:type="dxa"/>
            <w:gridSpan w:val="2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24263A7" w14:textId="77777777" w:rsidR="00F80ED3" w:rsidRPr="00F80ED3" w:rsidRDefault="00F80ED3" w:rsidP="003E25B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Stillbirth</w:t>
            </w:r>
          </w:p>
          <w:p w14:paraId="07F5E6F2" w14:textId="1F46BFE3" w:rsidR="00F80ED3" w:rsidRPr="00F80ED3" w:rsidRDefault="00F80ED3" w:rsidP="003E25B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2.3% (95%CI</w:t>
            </w:r>
            <w:r w:rsidR="00810BEB">
              <w:rPr>
                <w:rFonts w:ascii="Times New Roman" w:hAnsi="Times New Roman" w:cs="Times New Roman"/>
                <w:b/>
                <w:sz w:val="20"/>
                <w:szCs w:val="20"/>
              </w:rPr>
              <w:t>: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1.9, 2.7)</w:t>
            </w:r>
          </w:p>
          <w:p w14:paraId="7FA98D41" w14:textId="77777777" w:rsidR="00F80ED3" w:rsidRPr="00F80ED3" w:rsidRDefault="00F80ED3" w:rsidP="000C25F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[113/4956]</w:t>
            </w:r>
          </w:p>
        </w:tc>
        <w:tc>
          <w:tcPr>
            <w:tcW w:w="5400" w:type="dxa"/>
            <w:gridSpan w:val="3"/>
            <w:tcBorders>
              <w:top w:val="single" w:sz="8" w:space="0" w:color="auto"/>
              <w:bottom w:val="single" w:sz="4" w:space="0" w:color="auto"/>
            </w:tcBorders>
          </w:tcPr>
          <w:p w14:paraId="2DBE771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Perinatal death</w:t>
            </w:r>
          </w:p>
          <w:p w14:paraId="7EEC16AE" w14:textId="783C26E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47.0/1000 Births (95% CI</w:t>
            </w:r>
            <w:r w:rsidR="00810BEB">
              <w:rPr>
                <w:rFonts w:ascii="Times New Roman" w:hAnsi="Times New Roman" w:cs="Times New Roman"/>
                <w:b/>
                <w:sz w:val="20"/>
                <w:szCs w:val="20"/>
              </w:rPr>
              <w:t>:</w:t>
            </w:r>
            <w:bookmarkStart w:id="0" w:name="_GoBack"/>
            <w:bookmarkEnd w:id="0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41.4, 53.3)</w:t>
            </w:r>
          </w:p>
          <w:p w14:paraId="604F7B34" w14:textId="422F032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[233/4956]</w:t>
            </w:r>
          </w:p>
        </w:tc>
      </w:tr>
      <w:tr w:rsidR="00F80ED3" w:rsidRPr="00F80ED3" w14:paraId="5701F724" w14:textId="643671B3" w:rsidTr="00F80ED3">
        <w:trPr>
          <w:trHeight w:val="463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E68AFB" w14:textId="77777777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Maternal Facto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66CFB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Un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</w:t>
            </w:r>
          </w:p>
          <w:p w14:paraId="406EBBB7" w14:textId="362812D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95% CI)</w:t>
            </w:r>
          </w:p>
          <w:p w14:paraId="7324311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 xml:space="preserve">n 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= 449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7E9F3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 </w:t>
            </w:r>
          </w:p>
          <w:p w14:paraId="4E7D63B4" w14:textId="78B7E95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(95% CI)</w:t>
            </w:r>
          </w:p>
          <w:p w14:paraId="3B66CA8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 xml:space="preserve">n 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= 4221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F7D93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Un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 </w:t>
            </w:r>
          </w:p>
          <w:p w14:paraId="71748A96" w14:textId="147725F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(95% CI)</w:t>
            </w:r>
          </w:p>
          <w:p w14:paraId="1EF58BC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= 4560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1AD29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</w:t>
            </w:r>
          </w:p>
          <w:p w14:paraId="4CFF87A3" w14:textId="67F8712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95% CI)</w:t>
            </w:r>
          </w:p>
          <w:p w14:paraId="0203633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 xml:space="preserve">n 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= 390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6AC85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Un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 </w:t>
            </w:r>
          </w:p>
          <w:p w14:paraId="2E80C2B1" w14:textId="30880D16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(95% CI)</w:t>
            </w:r>
          </w:p>
          <w:p w14:paraId="7F06189E" w14:textId="1CB9CFC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= 495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48506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 </w:t>
            </w:r>
          </w:p>
          <w:p w14:paraId="1F65BA99" w14:textId="720D10B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(95% CI)</w:t>
            </w:r>
          </w:p>
          <w:p w14:paraId="1CB4523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= 2990</w:t>
            </w:r>
          </w:p>
          <w:p w14:paraId="27EB6F6B" w14:textId="4CC3625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LBW model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472B7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Adj</w:t>
            </w:r>
            <w:proofErr w:type="spellEnd"/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R </w:t>
            </w:r>
          </w:p>
          <w:p w14:paraId="7E9FC92A" w14:textId="4994B09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(95% CI)</w:t>
            </w:r>
          </w:p>
          <w:p w14:paraId="52F5473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= 2990</w:t>
            </w:r>
          </w:p>
          <w:p w14:paraId="17B4CAE1" w14:textId="26BB007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SGA model</w:t>
            </w:r>
          </w:p>
        </w:tc>
      </w:tr>
      <w:tr w:rsidR="00F80ED3" w:rsidRPr="00F80ED3" w14:paraId="186AE889" w14:textId="0DD7CDF7" w:rsidTr="00F80ED3">
        <w:trPr>
          <w:trHeight w:val="50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7308D6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Age</w:t>
            </w:r>
          </w:p>
          <w:p w14:paraId="35269B50" w14:textId="2823D902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&lt;20, y</w:t>
            </w:r>
            <w:r w:rsidR="00BF3929">
              <w:rPr>
                <w:rFonts w:ascii="Times New Roman" w:hAnsi="Times New Roman" w:cs="Times New Roman"/>
                <w:sz w:val="20"/>
                <w:szCs w:val="20"/>
              </w:rPr>
              <w:t>ears</w:t>
            </w:r>
          </w:p>
          <w:p w14:paraId="25210DED" w14:textId="0248E325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20-35, y</w:t>
            </w:r>
            <w:r w:rsidR="00BF3929">
              <w:rPr>
                <w:rFonts w:ascii="Times New Roman" w:hAnsi="Times New Roman" w:cs="Times New Roman"/>
                <w:sz w:val="20"/>
                <w:szCs w:val="20"/>
              </w:rPr>
              <w:t>ears</w:t>
            </w:r>
          </w:p>
          <w:p w14:paraId="0020157B" w14:textId="413EA582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&gt;35, y</w:t>
            </w:r>
            <w:r w:rsidR="00BF3929">
              <w:rPr>
                <w:rFonts w:ascii="Times New Roman" w:hAnsi="Times New Roman" w:cs="Times New Roman"/>
                <w:sz w:val="20"/>
                <w:szCs w:val="20"/>
              </w:rPr>
              <w:t>ea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E4B96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6A8AE7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9 (0.72, 1.63)</w:t>
            </w:r>
          </w:p>
          <w:p w14:paraId="103920B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7AA7A82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2.22 (1.51, 3.25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EB8E9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3C9A18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1 (0.71, 1.74)</w:t>
            </w:r>
          </w:p>
          <w:p w14:paraId="29458E4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6C6F3CE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2.29 (1.53, 3.43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7FB22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7E3166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2 (0.55, 1.55)</w:t>
            </w:r>
          </w:p>
          <w:p w14:paraId="5DE048A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004F7B7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9 (0.80, 2.43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1684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4ABEB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6 (0.59, 1.93)</w:t>
            </w:r>
          </w:p>
          <w:p w14:paraId="3A8366E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5E0F9F9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51 (0.82, 2.77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4C21A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1B4F85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6 (0.83, 1.61)</w:t>
            </w:r>
          </w:p>
          <w:p w14:paraId="56A8CDB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359DF435" w14:textId="24E7EB3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6 (0.92, 2.00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36CC9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1534DC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47 (0.72, 2.98)</w:t>
            </w:r>
          </w:p>
          <w:p w14:paraId="73DC1A5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07AE65F5" w14:textId="5DEA90C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0 (0.22, 1.6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C0471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0D74AE7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51 (0.76, 2.98)</w:t>
            </w:r>
          </w:p>
          <w:p w14:paraId="505645B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  <w:p w14:paraId="2B05475C" w14:textId="18BDCE6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74 (0.28, 1.99)</w:t>
            </w:r>
          </w:p>
        </w:tc>
      </w:tr>
      <w:tr w:rsidR="00F80ED3" w:rsidRPr="00F80ED3" w14:paraId="769D0ECA" w14:textId="048F6AF8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678079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Marrie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B87E5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6 (0.41, 1.81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3CE6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A16C5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2.04 (0.52, 8.06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C5AD7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28080E" w14:textId="44A348F6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9 (0.55, 2.17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9EE54" w14:textId="4732EA8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0757B5" w14:textId="075BD26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80ED3" w:rsidRPr="00F80ED3" w14:paraId="7A3A9E6C" w14:textId="6DBC634A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4D43C3" w14:textId="1B60465F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Education, y</w:t>
            </w:r>
            <w:r w:rsidR="00BF3929">
              <w:rPr>
                <w:rFonts w:ascii="Times New Roman" w:hAnsi="Times New Roman" w:cs="Times New Roman"/>
                <w:sz w:val="20"/>
                <w:szCs w:val="20"/>
              </w:rPr>
              <w:t>ea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2D445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6 (0.89, 1.05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A48A4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9 (0.91, 1.09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5A15F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4 (0.93, 1.16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08AF5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5 (0.92, 1.20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084B61" w14:textId="68A363FA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98 (0.91, 1.05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0A287" w14:textId="5F3F4E4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9 (0.85, 1.1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9F1FC" w14:textId="1AA9E4B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 (0.86, 1.16)</w:t>
            </w:r>
          </w:p>
        </w:tc>
      </w:tr>
      <w:tr w:rsidR="00F80ED3" w:rsidRPr="00F80ED3" w14:paraId="1595F2B2" w14:textId="1D05442A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DC99EF" w14:textId="3AFC7051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Height, cm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0A33A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9 (0.97, 1.02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6D432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 (0.97, 1.03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B4DCF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98 (0.97, 1.00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8EE93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9 (0.97, 1.02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CF0DEB" w14:textId="02B6FBF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0.99 (0.98, 1.00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55E748" w14:textId="40EC3BB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 (0.97, 1.04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14BD39" w14:textId="41BCD72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 (0.97, 1.04)</w:t>
            </w:r>
          </w:p>
        </w:tc>
      </w:tr>
      <w:tr w:rsidR="00F80ED3" w:rsidRPr="00F80ED3" w14:paraId="1144878D" w14:textId="2CAC15DD" w:rsidTr="00F80ED3">
        <w:trPr>
          <w:trHeight w:val="50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8C58FA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MUAC, cm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3E3F2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93D7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88D67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97E54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7CACD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FFED6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CF975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0B25B539" w14:textId="16ED3567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10F821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  &lt;23 (thin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BBD8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0 (0.51,1.59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32FC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5 (0.58, 1.90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FC943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8 (0.44, 1.76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1DCE372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5 (0.53, 2.47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F3FA297" w14:textId="3DEEC6A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5 (0.61, 1.4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74D33B9" w14:textId="0C46C11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7 (0.42, 2.69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52679A0" w14:textId="116973F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7 (0.47, 2.90)</w:t>
            </w:r>
          </w:p>
        </w:tc>
      </w:tr>
      <w:tr w:rsidR="00F80ED3" w:rsidRPr="00F80ED3" w14:paraId="34274EBA" w14:textId="5014B45C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A60314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  23&lt;27 (normal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D0F90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E1E1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053A0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F914C4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ADB76BE" w14:textId="15923C1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06719DC" w14:textId="26193AF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55800F8" w14:textId="30F8F1E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</w:tr>
      <w:tr w:rsidR="00F80ED3" w:rsidRPr="00F80ED3" w14:paraId="12A0C9C8" w14:textId="5C29F1E0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040BD0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  27&lt;31(overweight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6070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1 (0.79, 1.59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88509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8 (0.73, 1.59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8786E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7 (0.42, 2.00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44FC0B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7 (0.51, 1.47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D5F16F6" w14:textId="5965C7C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72 (0.51, 1.00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400A9AA" w14:textId="30AEA784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2 (0.60, 2.8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030F8AA" w14:textId="375D349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5 (0.45, 1.97)</w:t>
            </w:r>
          </w:p>
        </w:tc>
      </w:tr>
      <w:tr w:rsidR="00F80ED3" w:rsidRPr="00F80ED3" w14:paraId="79CAC973" w14:textId="01C066E1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69B1F5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  ≥31 (obese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DCD59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2 (0.77, 2.26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FB475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3 (0.64, 1.98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EDB37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2 (0.42, 2.00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80BDA8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79 (0.31, 1.9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55A4153" w14:textId="0DB7633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8 (0.52, 1.4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288EE69" w14:textId="4F651C9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43 (0.46, 4.41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D378667" w14:textId="7506221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52 (0.50, 4.59)</w:t>
            </w:r>
          </w:p>
        </w:tc>
      </w:tr>
      <w:tr w:rsidR="00F80ED3" w:rsidRPr="00F80ED3" w14:paraId="22517C4F" w14:textId="662BEDE4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9F3656" w14:textId="6984652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HIV-positive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F4814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9 (0.95, 2.03) 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11046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6 (0.90, 2.06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E3657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43 (0.89, 2.31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B89C5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44 (0.80, 2.57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98637C" w14:textId="0755F13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25 (0.90, 1.75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2D32A2" w14:textId="0714B629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4 (0.35, 1.99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237D1" w14:textId="409D062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6 (0.37, 2.04)</w:t>
            </w:r>
          </w:p>
        </w:tc>
      </w:tr>
      <w:tr w:rsidR="00F80ED3" w:rsidRPr="00F80ED3" w14:paraId="79E7B97E" w14:textId="73342DA8" w:rsidTr="00F80ED3">
        <w:trPr>
          <w:trHeight w:val="207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1AB4F9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Anaemic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9D8FD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5 (0.69, 1.58) 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A5289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6 (0.61, 1.52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12123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3 (0.41, 1.29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52F75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0.48 (0.23, 0.9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EC35E4" w14:textId="6302F0E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3 (0.73, 1.46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DC4657" w14:textId="02E06766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1 (0.45, 2.24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C872FA" w14:textId="75EB5E3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1 (0.48, 2.12)</w:t>
            </w:r>
          </w:p>
        </w:tc>
      </w:tr>
      <w:tr w:rsidR="00F80ED3" w:rsidRPr="00F80ED3" w14:paraId="60D8C449" w14:textId="2BEFBEDB" w:rsidTr="00F80ED3">
        <w:trPr>
          <w:trHeight w:val="307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C3FE66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Hypertensiv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370F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98 (0.95, 4.13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25CE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86 (0.83, 4.14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82A60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92 (0.71, 5.19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27C5B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76 (0.55, 5.60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453827" w14:textId="618B2E1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2 (0.60, 2.91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8801EA" w14:textId="33750B4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79AFD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08C78B94" w14:textId="025B0A72" w:rsidTr="00F80ED3">
        <w:trPr>
          <w:trHeight w:val="238"/>
        </w:trPr>
        <w:tc>
          <w:tcPr>
            <w:tcW w:w="3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EF174F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Maternal capabilities</w:t>
            </w:r>
            <w:r w:rsidRPr="00F80ED3"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E160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7FECC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AB46C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D1364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1B27D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C744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60E29F6A" w14:textId="67F4CE56" w:rsidTr="00F80ED3">
        <w:trPr>
          <w:trHeight w:val="238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425839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F6A0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1 (0.47, 1.76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D3A14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E071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80 (0.33, 1.94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C3CED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27C0BA" w14:textId="7E757E5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8 (0.42, 1.44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194BDA" w14:textId="7C7D8189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C993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74000990" w14:textId="53AF13B2" w:rsidTr="00F80ED3">
        <w:trPr>
          <w:trHeight w:val="151"/>
        </w:trPr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0A7DC5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PH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87EDB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1 (0.78, 1.59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B78F2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FA8BF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7 (0.69, 1.64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D7D47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92E7CA" w14:textId="75DF572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83 (0.63, 1.09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D3275F" w14:textId="14208E01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2 (0.31, 1.2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937465" w14:textId="3FF46D71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4 (0.33, 1.24)</w:t>
            </w:r>
          </w:p>
        </w:tc>
      </w:tr>
      <w:tr w:rsidR="00F80ED3" w:rsidRPr="00F80ED3" w14:paraId="147B8436" w14:textId="79E533A2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7BDC36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DM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BBEA0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2 (0.74, 1.40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0E8D7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554C5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89 (0.60, 1.33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5F98F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999019" w14:textId="1F1760E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8 (0.59, 1.04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9D598" w14:textId="5EEDDB2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FAD23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511197DB" w14:textId="7960B996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8BCE9A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MS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81D29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8 (0.64, 1.23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79EE1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AF910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28 (0.86, 1.90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5C1EA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5FF261" w14:textId="65FE5C4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13 (0.86, 1.48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E26AE6" w14:textId="6A28326A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CB59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41C33A7F" w14:textId="78902744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FB9190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GN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0C157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38 (1.01, 1.89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A002A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9339C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88 (0.57, 1.35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1D6BF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CF760F" w14:textId="2323060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0 (0.75, 1.33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F10DB2" w14:textId="11AB9F4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3F56B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4F965691" w14:textId="11EF4E08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A7DF38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PS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2B535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5 (0.84, 1.57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281A8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8E673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84 (0.56, 1.25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19747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5 (0.41, 1.03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0C0549" w14:textId="000B158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8 (0.59, 1.02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338CAC" w14:textId="4444C91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91335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748E9426" w14:textId="716A7CEB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83E83E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Low PT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717E1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83 (0.61, 1.13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03ECE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7652F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2 (0.82, 1.82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A417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C7618A" w14:textId="1DE4097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18 (0.90, 1.54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F5BCA8" w14:textId="504B2C76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47430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3F35C255" w14:textId="51E410FB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D663E0" w14:textId="77777777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Household Facto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4774C7" w14:textId="3530D201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highlight w:val="yellow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57B27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E244DD" w14:textId="681B615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8CBF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71F8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00D5F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C3D0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F80ED3" w:rsidRPr="00F80ED3" w14:paraId="67FA4059" w14:textId="146F340E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6D1D89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Wealth score</w:t>
            </w:r>
            <w:r w:rsidRPr="00F80ED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12BE6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5 (0.87,1.03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1F40A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FFE1DD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1 (0.90, 1.12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88D90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7128EA" w14:textId="5994715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98 (0.91, 1.05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3B436B" w14:textId="2ECD91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2CBB2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66ED4AFA" w14:textId="1413A3C1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8384A1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Food Insecurity</w:t>
            </w:r>
            <w:r w:rsidRPr="00F80ED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83D65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2 (0.69, 1.52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C3079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0653F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8 (0.38, 1.22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D0021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49 (0.24, 1.02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171977" w14:textId="1F52612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90 (0.63, 1.28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38B17C" w14:textId="3666676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7DD08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3A6450EC" w14:textId="05B55B02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62471E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 Improved latrin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F0BC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93 (0.67, 1.30) 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8304B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58C841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26 (0.81, 1.98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075568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94 (1.11, 3.3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5F3445" w14:textId="119A419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9 (0.81, 1.45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52D68" w14:textId="65D265B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1034B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F80ED3" w:rsidRPr="00F80ED3" w14:paraId="640E1864" w14:textId="1F980421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8134EB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Feces</w:t>
            </w:r>
            <w:proofErr w:type="spellEnd"/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 in yar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D7E44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6 (0.76, 1.47) 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D478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8D76F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4 (0.47, 1.17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1A67D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B04105" w14:textId="5395EC7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0.74 (0.54, 1.01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BB2A37" w14:textId="399E2F4F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E31C1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1E416061" w14:textId="14B95761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CA8F25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Improved drinking wate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E2379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16 (0.83, 1.62) 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C4C3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84AD3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05 (0.69, 1.60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F65C5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DBD4EE" w14:textId="0489B083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17 (0.88, 1.56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48B38" w14:textId="314537A8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59E07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80ED3" w:rsidRPr="00F80ED3" w14:paraId="5CFB3894" w14:textId="0405AA06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1B3CEF" w14:textId="77777777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ntenatal/delivery </w:t>
            </w:r>
          </w:p>
          <w:p w14:paraId="28FD728B" w14:textId="77777777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Facto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277A5D" w14:textId="48D2461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8E21C5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Not retained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BB4889" w14:textId="44EEDC0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DA765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B18C2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5A24E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586BC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F80ED3" w:rsidRPr="00F80ED3" w14:paraId="2524D5C0" w14:textId="232B11E6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B67676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Booked AN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EB4789" w14:textId="38380C3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243539" w14:textId="3CC87EB8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1ABF9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19 (0.06, 0.55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36108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0.19 (0.05, 0.73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D31D8" w14:textId="274FCDC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31 (0.12, 0.77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E054E" w14:textId="3B954758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5A7A4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4B0DF10E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3994A9" w14:textId="64309E68" w:rsidR="00834BA1" w:rsidRPr="00F80ED3" w:rsidRDefault="00834BA1" w:rsidP="00834B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-institutional  delivery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091F78" w14:textId="6FDB282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08ECAD" w14:textId="0F320D6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6C7786" w14:textId="145D184F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3235E1" w14:textId="6CBFD03E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49EFA6" w14:textId="66FDC35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2.14 (1.46, 3.14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7B9756" w14:textId="1B5281F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76 (0.78, 3.9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698486" w14:textId="19C44B0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2.02 (0.95, 4.32)</w:t>
            </w:r>
          </w:p>
        </w:tc>
      </w:tr>
      <w:tr w:rsidR="00834BA1" w:rsidRPr="00F80ED3" w14:paraId="296F631E" w14:textId="1811A17B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28DDE7" w14:textId="77777777" w:rsidR="00834BA1" w:rsidRPr="00F80ED3" w:rsidRDefault="00834BA1" w:rsidP="00834B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Twin/triplet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D58E67" w14:textId="7B4D0F3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C4FB0F" w14:textId="5769BF7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E028AB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4.65 (2.65, 8.16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850722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5.79 (3.11, 10.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F30B0D" w14:textId="0F7DB484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4.79 (3.35, 6.84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FBCDE3" w14:textId="084A3A8A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3.39 (1.58, 7.23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6C9B2F" w14:textId="6C6488A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6.78 (3.35, 13.70)</w:t>
            </w:r>
          </w:p>
        </w:tc>
      </w:tr>
      <w:tr w:rsidR="00834BA1" w:rsidRPr="00F80ED3" w14:paraId="13ADDC48" w14:textId="1C8A606C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3A3F7B" w14:textId="2C1E1A73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Hungry season delivery</w:t>
            </w:r>
            <w:r w:rsidRPr="00F80ED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A21366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0 (0.94, 1.79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CEEEFF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6 (0.91, 1.75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B3764B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45 (0.96, 2.18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CDE3ED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6 (0.80, 1.99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C7838C" w14:textId="0A13240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20 (0.92, 1.57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0E6BB2" w14:textId="7E9626E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3 (0.62, 2.06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A1DCF0" w14:textId="5BE500C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5 (0.59, 1.88)</w:t>
            </w:r>
          </w:p>
        </w:tc>
      </w:tr>
      <w:tr w:rsidR="00834BA1" w:rsidRPr="00F80ED3" w14:paraId="2386BB79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74B5A7" w14:textId="3C0AC0B7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Female infan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69BA88" w14:textId="797259DA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25DEC8" w14:textId="4374F89C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E05D4C" w14:textId="65DB2A8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800C0" w14:textId="51F95914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F1C548" w14:textId="6C3C8A5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59 (0.43, 0.80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2A14A0" w14:textId="3D4C785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3 (0.52, 1.67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66242E" w14:textId="6AD8093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3 (0.59, 1.82)</w:t>
            </w:r>
          </w:p>
        </w:tc>
      </w:tr>
      <w:tr w:rsidR="00834BA1" w:rsidRPr="00F80ED3" w14:paraId="20C274C5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D2E4BC" w14:textId="03900CC4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Infant birth weight, Kg</w:t>
            </w:r>
            <w:r w:rsidRPr="00F80ED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9DA742" w14:textId="6D339603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267A34" w14:textId="32EDF09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2AE498" w14:textId="5FE6D45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094E8" w14:textId="23FA99B1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AD3B29" w14:textId="657261F3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15 (0.11, 0.19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C3542F" w14:textId="01681B41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816313" w14:textId="7CE620E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21985256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66B21" w14:textId="48467E57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Preterm birth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48A85C" w14:textId="294ED2F6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6F7CF5" w14:textId="6F0EE40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98AEF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F3DB0C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274E9A" w14:textId="43B68AD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6.07 (3.81, 9.66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F2B5C" w14:textId="62FCE04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2F31DB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7B6A60C6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9B746C" w14:textId="53699FDA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Small for gestational age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CE4281" w14:textId="2797C9D4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DA1EAA" w14:textId="4FFFE8EE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D72465" w14:textId="12896E08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9BF8DA" w14:textId="356C306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A6ABF1" w14:textId="24C2A551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1 (0.74, 2.31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1F3A5B" w14:textId="7A25C60A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0E8DFF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5C105A6D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0F96C6" w14:textId="16265CA4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Term NBW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17F3BC" w14:textId="353827F1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EE49EB" w14:textId="05269BE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966EF2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2B2B0F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1F9CB8" w14:textId="520D5304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00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BF027" w14:textId="17A0A4D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C8A935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53DFD950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69F151" w14:textId="58BCCF60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Preterm NBW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5BBBF1" w14:textId="13D95163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45EEC8" w14:textId="46610A6A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E64D84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389924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57F244" w14:textId="1E76792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64 (0.71, 3.7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F5DBAC" w14:textId="2B7C3B6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5 (0.42, 3.76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F8F51A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407179C5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A0A29C" w14:textId="5E6C80DF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Term LBW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8B1EA1" w14:textId="01F8C6AC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22C5CE" w14:textId="13140461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0B35F8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224589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D25577" w14:textId="697CA33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3.64 (1.40, 9.4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256EA8" w14:textId="0FAD18AF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3.78 (1.31, 10.90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12CDE3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67601A57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596184" w14:textId="0398D38A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Preterm LBW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FEF4D2" w14:textId="1EAE998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02FD66" w14:textId="3FEA6843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BFF51E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2B492D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A335EA" w14:textId="1F298ED4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9.71 (11.96, 32.49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582182" w14:textId="435F3A1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4.36 (6.81, 30.31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0A475A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34BA1" w:rsidRPr="00F80ED3" w14:paraId="2F3BEDBF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A95AA5" w14:textId="18F81786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Term AG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075E5C" w14:textId="7F5F2C82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BBB0FC" w14:textId="2B44899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818AEA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BB04E8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B80036" w14:textId="2C3A41B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00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ECFFD8" w14:textId="4C53DBBA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1FCE59" w14:textId="23881D8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.00</w:t>
            </w:r>
          </w:p>
        </w:tc>
      </w:tr>
      <w:tr w:rsidR="00834BA1" w:rsidRPr="00F80ED3" w14:paraId="6915152D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1C81D1" w14:textId="00AB209D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Term SG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AD0911" w14:textId="630815C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41985C" w14:textId="013B8273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7ECA53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24C83D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22B031" w14:textId="02F9C03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2.08 (0.98, 4.41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CE0E15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FF2401" w14:textId="3815C340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73 (0.71, 4.23)</w:t>
            </w:r>
          </w:p>
        </w:tc>
      </w:tr>
      <w:tr w:rsidR="00834BA1" w:rsidRPr="00F80ED3" w14:paraId="6CCD743F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DA3EE1" w14:textId="400ECB9A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Preterm AG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B2E49" w14:textId="2AAD6DCD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1B5341" w14:textId="483815E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55A8F3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3F3EEE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5E0355" w14:textId="1E0E960B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6.88 (4.01, 11.7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B2A9AC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24047F" w14:textId="5DE22DD6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4.54 (2.25, 9.16)</w:t>
            </w:r>
          </w:p>
        </w:tc>
      </w:tr>
      <w:tr w:rsidR="00834BA1" w:rsidRPr="00F80ED3" w14:paraId="3DA9C9A9" w14:textId="77777777" w:rsidTr="00280BF5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F1753F" w14:textId="12A59F00" w:rsidR="00834BA1" w:rsidRPr="00F80ED3" w:rsidRDefault="00834BA1" w:rsidP="00834B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Preterm SG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2BBC23" w14:textId="4FF1B119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DD8B25" w14:textId="5A5A295D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2FCAA8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E5C0F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9E7ACC" w14:textId="5CD63F6C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12.92 (5.11, 32.68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D9CBA9" w14:textId="77777777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6ED49" w14:textId="6CF93935" w:rsidR="00834BA1" w:rsidRPr="00F80ED3" w:rsidRDefault="00834BA1" w:rsidP="00834B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4.93 (1.43, 17.01)</w:t>
            </w:r>
          </w:p>
        </w:tc>
      </w:tr>
      <w:tr w:rsidR="00F80ED3" w:rsidRPr="00F80ED3" w14:paraId="6508278C" w14:textId="73A5A486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E88030" w14:textId="19E97483" w:rsidR="00F80ED3" w:rsidRPr="00F80ED3" w:rsidRDefault="00F80ED3" w:rsidP="00F80ED3">
            <w:pPr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Study Arm</w:t>
            </w:r>
            <w:r w:rsidRPr="00F80ED3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F4982A" w14:textId="3B17CF9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E28CC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7162D2" w14:textId="65C21479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8E78F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37436C" w14:textId="421B31E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222E1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59181" w14:textId="68B109A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F80ED3" w:rsidRPr="00F80ED3" w14:paraId="4C3A5A96" w14:textId="4ECBE033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E21475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SO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3783E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CB0B2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76DA6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A5DDCA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3059DD" w14:textId="5AF17FE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F47AE9" w14:textId="7DC572D9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64D24D" w14:textId="1AD3E12D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</w:tr>
      <w:tr w:rsidR="00F80ED3" w:rsidRPr="00F80ED3" w14:paraId="265E39E8" w14:textId="7CE4C2A3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B1FBEA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IYC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1A2E8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6 (0.58, 1.60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77C7E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5 (0.68, 1.95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3C16F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2.60 (1.37, 4.96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4926B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b/>
                <w:sz w:val="20"/>
                <w:szCs w:val="20"/>
              </w:rPr>
              <w:t>2.17 (1.07, 4.41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8A35F0" w14:textId="4D723604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68 (1.09, 2.60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43FCE6" w14:textId="318F19E9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9 (0.47, 2.55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BF25B" w14:textId="59E1CD0B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3 (0.53, 2.83)</w:t>
            </w:r>
          </w:p>
        </w:tc>
      </w:tr>
      <w:tr w:rsidR="00F80ED3" w:rsidRPr="00F80ED3" w14:paraId="14F0A204" w14:textId="385D72BD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E03873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WASH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E24BF9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99 (0.61, 1.62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89722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01 (0.60, 1.71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EC8B06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56 (0.78, 3.11) 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9E24A4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74 (0.84, 3.56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B0567E" w14:textId="46841130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6 (0.87, 2.13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F2CFCD" w14:textId="53943162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67 (0.27, 1.64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0782DD" w14:textId="7737595C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0.77 (0.32, 1.86)</w:t>
            </w:r>
          </w:p>
        </w:tc>
      </w:tr>
      <w:tr w:rsidR="00F80ED3" w:rsidRPr="00F80ED3" w14:paraId="5CB5451A" w14:textId="5F34600E" w:rsidTr="00F80ED3"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841F6F" w14:textId="77777777" w:rsidR="00F80ED3" w:rsidRPr="00F80ED3" w:rsidRDefault="00F80ED3" w:rsidP="00F80ED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WASH+IYC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B6D710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9 (0.75, 1.90)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6576D3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5 (0.76, 2.06)</w:t>
            </w:r>
          </w:p>
        </w:tc>
        <w:tc>
          <w:tcPr>
            <w:tcW w:w="1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8C59B7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5 (0.61, 2.55)</w:t>
            </w:r>
          </w:p>
        </w:tc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A8BE2" w14:textId="77777777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22 (0.57, 2.63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8BA327" w14:textId="216C19AE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 xml:space="preserve">1.32 (0.85, 2.07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EF287" w14:textId="4B21FA68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18 (0.52, 2.63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55D804" w14:textId="71904B95" w:rsidR="00F80ED3" w:rsidRPr="00F80ED3" w:rsidRDefault="00F80ED3" w:rsidP="00F80ED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80ED3">
              <w:rPr>
                <w:rFonts w:ascii="Times New Roman" w:hAnsi="Times New Roman" w:cs="Times New Roman"/>
                <w:sz w:val="20"/>
                <w:szCs w:val="20"/>
              </w:rPr>
              <w:t>1.35 (0.61, 3.00)</w:t>
            </w:r>
          </w:p>
        </w:tc>
      </w:tr>
    </w:tbl>
    <w:p w14:paraId="3128D4C8" w14:textId="5DC6B844" w:rsidR="00A60E86" w:rsidRPr="00A60E86" w:rsidRDefault="00726C0C" w:rsidP="00F80ED3">
      <w:pPr>
        <w:autoSpaceDE w:val="0"/>
        <w:autoSpaceDN w:val="0"/>
        <w:adjustRightInd w:val="0"/>
        <w:spacing w:after="0" w:line="240" w:lineRule="auto"/>
        <w:ind w:left="-180" w:right="1178"/>
        <w:rPr>
          <w:rFonts w:cstheme="minorHAnsi"/>
          <w:sz w:val="20"/>
          <w:szCs w:val="20"/>
        </w:rPr>
      </w:pPr>
      <w:r w:rsidRPr="00726C0C">
        <w:rPr>
          <w:rFonts w:cstheme="minorHAnsi"/>
          <w:sz w:val="20"/>
          <w:szCs w:val="20"/>
          <w:vertAlign w:val="superscript"/>
        </w:rPr>
        <w:t>1</w:t>
      </w:r>
      <w:r>
        <w:rPr>
          <w:rFonts w:cstheme="minorHAnsi"/>
          <w:sz w:val="20"/>
          <w:szCs w:val="20"/>
          <w:vertAlign w:val="superscript"/>
        </w:rPr>
        <w:t xml:space="preserve"> </w:t>
      </w:r>
      <w:r>
        <w:rPr>
          <w:rFonts w:cstheme="minorHAnsi"/>
          <w:sz w:val="20"/>
          <w:szCs w:val="20"/>
        </w:rPr>
        <w:t xml:space="preserve">RR, Risk Ratio; </w:t>
      </w:r>
      <w:r w:rsidR="00BF3929">
        <w:rPr>
          <w:rFonts w:cstheme="minorHAnsi"/>
          <w:sz w:val="20"/>
          <w:szCs w:val="20"/>
        </w:rPr>
        <w:t>MUAC, Mid-upper arm circumference</w:t>
      </w:r>
      <w:r>
        <w:rPr>
          <w:rFonts w:cstheme="minorHAnsi"/>
          <w:sz w:val="20"/>
          <w:szCs w:val="20"/>
        </w:rPr>
        <w:t xml:space="preserve">; </w:t>
      </w:r>
      <w:r w:rsidR="00BF3929">
        <w:rPr>
          <w:rFonts w:cstheme="minorHAnsi"/>
          <w:sz w:val="20"/>
          <w:szCs w:val="20"/>
        </w:rPr>
        <w:t>SGA, Small for gestational age defined as</w:t>
      </w:r>
      <w:r>
        <w:rPr>
          <w:rFonts w:cstheme="minorHAnsi"/>
          <w:sz w:val="20"/>
          <w:szCs w:val="20"/>
        </w:rPr>
        <w:t xml:space="preserve"> &lt;10</w:t>
      </w:r>
      <w:r w:rsidRPr="00726C0C">
        <w:rPr>
          <w:rFonts w:cstheme="minorHAnsi"/>
          <w:sz w:val="20"/>
          <w:szCs w:val="20"/>
          <w:vertAlign w:val="superscript"/>
        </w:rPr>
        <w:t>th</w:t>
      </w:r>
      <w:r>
        <w:rPr>
          <w:rFonts w:cstheme="minorHAnsi"/>
          <w:sz w:val="20"/>
          <w:szCs w:val="20"/>
        </w:rPr>
        <w:t xml:space="preserve"> centile weight for gestational age using Intergrowth Fetal Growth Standards; </w:t>
      </w:r>
      <w:r w:rsidR="00BF3929">
        <w:rPr>
          <w:rFonts w:cstheme="minorHAnsi"/>
          <w:sz w:val="20"/>
          <w:szCs w:val="20"/>
        </w:rPr>
        <w:t>AGA, appropriate for gestational age; LBW, Low birth weight, weight&lt;2500 g</w:t>
      </w:r>
      <w:r>
        <w:rPr>
          <w:rFonts w:cstheme="minorHAnsi"/>
          <w:sz w:val="20"/>
          <w:szCs w:val="20"/>
        </w:rPr>
        <w:t xml:space="preserve"> at birth</w:t>
      </w:r>
      <w:r w:rsidRPr="00A60E86">
        <w:rPr>
          <w:rFonts w:cstheme="minorHAnsi"/>
          <w:sz w:val="20"/>
          <w:szCs w:val="20"/>
        </w:rPr>
        <w:t xml:space="preserve">; </w:t>
      </w:r>
      <w:r w:rsidR="00BF3929">
        <w:rPr>
          <w:rFonts w:cstheme="minorHAnsi"/>
          <w:sz w:val="20"/>
          <w:szCs w:val="20"/>
        </w:rPr>
        <w:t xml:space="preserve">NBW, Normal birth weight; </w:t>
      </w:r>
      <w:proofErr w:type="spellStart"/>
      <w:r w:rsidRPr="00A60E86">
        <w:rPr>
          <w:rFonts w:cstheme="minorHAnsi"/>
          <w:sz w:val="20"/>
          <w:szCs w:val="20"/>
        </w:rPr>
        <w:t>Anemic</w:t>
      </w:r>
      <w:proofErr w:type="spellEnd"/>
      <w:r w:rsidRPr="00A60E86">
        <w:rPr>
          <w:rFonts w:cstheme="minorHAnsi"/>
          <w:sz w:val="20"/>
          <w:szCs w:val="20"/>
        </w:rPr>
        <w:t xml:space="preserve">, </w:t>
      </w:r>
      <w:proofErr w:type="spellStart"/>
      <w:r w:rsidRPr="00A60E86">
        <w:rPr>
          <w:rFonts w:cstheme="minorHAnsi"/>
          <w:sz w:val="20"/>
          <w:szCs w:val="20"/>
        </w:rPr>
        <w:t>hemoglobin</w:t>
      </w:r>
      <w:proofErr w:type="spellEnd"/>
      <w:r w:rsidRPr="00A60E86">
        <w:rPr>
          <w:rFonts w:cstheme="minorHAnsi"/>
          <w:sz w:val="20"/>
          <w:szCs w:val="20"/>
        </w:rPr>
        <w:t xml:space="preserve"> concentration du</w:t>
      </w:r>
      <w:r w:rsidR="00BF3929">
        <w:rPr>
          <w:rFonts w:cstheme="minorHAnsi"/>
          <w:sz w:val="20"/>
          <w:szCs w:val="20"/>
        </w:rPr>
        <w:t>ring pregnancy &lt;12 µg/dl; H</w:t>
      </w:r>
      <w:r w:rsidRPr="00A60E86">
        <w:rPr>
          <w:rFonts w:cstheme="minorHAnsi"/>
          <w:sz w:val="20"/>
          <w:szCs w:val="20"/>
        </w:rPr>
        <w:t xml:space="preserve">ypertensive during pregnancy defined as systolic blood pressure &gt;140 mm Hg and/or diastolic blood pressure &gt;90 </w:t>
      </w:r>
      <w:r w:rsidRPr="00A60E86">
        <w:rPr>
          <w:rFonts w:cstheme="minorHAnsi"/>
          <w:sz w:val="20"/>
          <w:szCs w:val="20"/>
        </w:rPr>
        <w:lastRenderedPageBreak/>
        <w:t xml:space="preserve">mm Hg; </w:t>
      </w:r>
      <w:r w:rsidR="005F49AE" w:rsidRPr="00A60E86">
        <w:rPr>
          <w:rFonts w:cstheme="minorHAnsi"/>
          <w:sz w:val="20"/>
          <w:szCs w:val="20"/>
        </w:rPr>
        <w:t>ANC, antenatal care</w:t>
      </w:r>
      <w:r w:rsidR="00A60E86" w:rsidRPr="00A60E86">
        <w:rPr>
          <w:rFonts w:cstheme="minorHAnsi"/>
          <w:sz w:val="20"/>
          <w:szCs w:val="20"/>
        </w:rPr>
        <w:t xml:space="preserve">.  </w:t>
      </w:r>
      <w:r w:rsidR="00A60E86" w:rsidRPr="001F44D2">
        <w:rPr>
          <w:rFonts w:eastAsia="Shaker2Lancet-Regular" w:cstheme="minorHAnsi"/>
          <w:sz w:val="20"/>
          <w:szCs w:val="20"/>
        </w:rPr>
        <w:t>Maternal and household baseline data were collected about 2 weeks after consent was recorded (at roughly 14 weeks’ gestation). This gap created opportunity for loss to follow-up between consent and baseline; thus, for all outcomes, the number of mothers included in the risk factor analysis is less than the denominator used to calculate prevalence.</w:t>
      </w:r>
    </w:p>
    <w:p w14:paraId="0677CA70" w14:textId="040E33D0" w:rsidR="00477988" w:rsidRDefault="005F49AE" w:rsidP="00F80ED3">
      <w:pPr>
        <w:tabs>
          <w:tab w:val="left" w:pos="7230"/>
        </w:tabs>
        <w:spacing w:after="0"/>
        <w:ind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 xml:space="preserve">2 </w:t>
      </w:r>
      <w:r>
        <w:rPr>
          <w:rFonts w:cstheme="minorHAnsi"/>
          <w:sz w:val="20"/>
          <w:szCs w:val="20"/>
        </w:rPr>
        <w:t>For further discussion of all maternal capabilities see</w:t>
      </w:r>
      <w:r w:rsidR="0042377D">
        <w:rPr>
          <w:rFonts w:cstheme="minorHAnsi"/>
          <w:sz w:val="20"/>
          <w:szCs w:val="20"/>
        </w:rPr>
        <w:t xml:space="preserve"> </w:t>
      </w:r>
      <w:proofErr w:type="spellStart"/>
      <w:r w:rsidR="0042377D">
        <w:rPr>
          <w:rFonts w:cstheme="minorHAnsi"/>
          <w:sz w:val="20"/>
          <w:szCs w:val="20"/>
        </w:rPr>
        <w:t>Matare</w:t>
      </w:r>
      <w:proofErr w:type="spellEnd"/>
      <w:r w:rsidR="0042377D">
        <w:rPr>
          <w:rFonts w:cstheme="minorHAnsi"/>
          <w:sz w:val="20"/>
          <w:szCs w:val="20"/>
        </w:rPr>
        <w:t>, et al</w:t>
      </w:r>
      <w:r w:rsidR="0042377D">
        <w:rPr>
          <w:rFonts w:cstheme="minorHAnsi"/>
          <w:sz w:val="20"/>
          <w:szCs w:val="20"/>
        </w:rPr>
        <w:fldChar w:fldCharType="begin"/>
      </w:r>
      <w:r w:rsidR="0042377D">
        <w:rPr>
          <w:rFonts w:cstheme="minorHAnsi"/>
          <w:sz w:val="20"/>
          <w:szCs w:val="20"/>
        </w:rPr>
        <w:instrText xml:space="preserve"> ADDIN EN.CITE &lt;EndNote&gt;&lt;Cite&gt;&lt;Author&gt;Matare&lt;/Author&gt;&lt;Year&gt;2015&lt;/Year&gt;&lt;RecNum&gt;21300&lt;/RecNum&gt;&lt;DisplayText&gt;&lt;style face="superscript"&gt;1&lt;/style&gt;&lt;/DisplayText&gt;&lt;record&gt;&lt;rec-number&gt;21300&lt;/rec-number&gt;&lt;foreign-keys&gt;&lt;key app="EN" db-id="2s20z5fpde90dqet95bpf59g5d025pdsxda2" timestamp="1577960750"&gt;21300&lt;/key&gt;&lt;key app="ENWeb" db-id=""&gt;0&lt;/key&gt;&lt;/foreign-keys&gt;&lt;ref-type name="Journal Article"&gt;17&lt;/ref-type&gt;&lt;contributors&gt;&lt;authors&gt;&lt;author&gt;Matare, Cynthia R&lt;/author&gt;&lt;author&gt;Mbuya, Mduduzi NN&lt;/author&gt;&lt;author&gt;Pelto, Gretel&lt;/author&gt;&lt;author&gt;Dickin, Katherine L&lt;/author&gt;&lt;author&gt;Stoltzfus, Rebecca J&lt;/author&gt;&lt;/authors&gt;&lt;/contributors&gt;&lt;titles&gt;&lt;title&gt;Assessing maternal capabilities in the SHINE trial: highlighting a hidden link in the causal pathway to child health&lt;/title&gt;&lt;secondary-title&gt;Clinical Infectious Diseases&lt;/secondary-title&gt;&lt;/titles&gt;&lt;periodical&gt;&lt;full-title&gt;Clinical Infectious Diseases&lt;/full-title&gt;&lt;/periodical&gt;&lt;pages&gt;S745-S751&lt;/pages&gt;&lt;volume&gt;61&lt;/volume&gt;&lt;number&gt;suppl_7&lt;/number&gt;&lt;dates&gt;&lt;year&gt;2015&lt;/year&gt;&lt;/dates&gt;&lt;isbn&gt;1537-6591&lt;/isbn&gt;&lt;urls&gt;&lt;/urls&gt;&lt;/record&gt;&lt;/Cite&gt;&lt;/EndNote&gt;</w:instrText>
      </w:r>
      <w:r w:rsidR="0042377D">
        <w:rPr>
          <w:rFonts w:cstheme="minorHAnsi"/>
          <w:sz w:val="20"/>
          <w:szCs w:val="20"/>
        </w:rPr>
        <w:fldChar w:fldCharType="separate"/>
      </w:r>
      <w:r w:rsidR="0042377D" w:rsidRPr="0042377D">
        <w:rPr>
          <w:rFonts w:cstheme="minorHAnsi"/>
          <w:noProof/>
          <w:sz w:val="20"/>
          <w:szCs w:val="20"/>
          <w:vertAlign w:val="superscript"/>
        </w:rPr>
        <w:t>1</w:t>
      </w:r>
      <w:r w:rsidR="0042377D"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.  </w:t>
      </w:r>
      <w:r w:rsidR="00726C0C">
        <w:rPr>
          <w:rFonts w:cstheme="minorHAnsi"/>
          <w:sz w:val="20"/>
          <w:szCs w:val="20"/>
        </w:rPr>
        <w:t xml:space="preserve">Low PHS, Low perceived health status defined as mother perceives herself to have poor health status ; Low DMA, Low decision-making autonomy defined as mother perceives herself to have little decision making autonomy; Low MSE, Low mothering self-efficacy, mother perceives herself not to be efficacious in her mothering skills; Low GNA, Low gender norm attitudes defined as mother holds inequitable gender norm attitudes; Low PSS, Low perceived social support defined as mother perceives herself to </w:t>
      </w:r>
      <w:r w:rsidR="00D75AC9">
        <w:rPr>
          <w:rFonts w:cstheme="minorHAnsi"/>
          <w:sz w:val="20"/>
          <w:szCs w:val="20"/>
        </w:rPr>
        <w:t>h</w:t>
      </w:r>
      <w:r w:rsidR="00726C0C">
        <w:rPr>
          <w:rFonts w:cstheme="minorHAnsi"/>
          <w:sz w:val="20"/>
          <w:szCs w:val="20"/>
        </w:rPr>
        <w:t xml:space="preserve">ave little social support; Low PTS, Low perceived time stress defined as mother perceives </w:t>
      </w:r>
      <w:r w:rsidR="00D75AC9">
        <w:rPr>
          <w:rFonts w:cstheme="minorHAnsi"/>
          <w:sz w:val="20"/>
          <w:szCs w:val="20"/>
        </w:rPr>
        <w:t>herself as u</w:t>
      </w:r>
      <w:r w:rsidR="00726C0C">
        <w:rPr>
          <w:rFonts w:cstheme="minorHAnsi"/>
          <w:sz w:val="20"/>
          <w:szCs w:val="20"/>
        </w:rPr>
        <w:t xml:space="preserve">nstressed. </w:t>
      </w:r>
    </w:p>
    <w:p w14:paraId="721611E4" w14:textId="3F21E705" w:rsidR="0042377D" w:rsidRDefault="0042377D" w:rsidP="00F80ED3">
      <w:pPr>
        <w:tabs>
          <w:tab w:val="left" w:pos="7230"/>
        </w:tabs>
        <w:spacing w:after="0"/>
        <w:ind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 xml:space="preserve">3 </w:t>
      </w:r>
      <w:r>
        <w:rPr>
          <w:rFonts w:cstheme="minorHAnsi"/>
          <w:sz w:val="20"/>
          <w:szCs w:val="20"/>
        </w:rPr>
        <w:t>Wealth score was an asset index created for SHINE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&gt;&lt;Author&gt;Chasekwa&lt;/Author&gt;&lt;Year&gt;2018&lt;/Year&gt;&lt;RecNum&gt;21494&lt;/RecNum&gt;&lt;DisplayText&gt;&lt;style face="superscript"&gt;2&lt;/style&gt;&lt;/DisplayText&gt;&lt;record&gt;&lt;rec-number&gt;21494&lt;/rec-number&gt;&lt;foreign-keys&gt;&lt;key app="EN" db-id="2s20z5fpde90dqet95bpf59g5d025pdsxda2" timestamp="1593418119"&gt;21494&lt;/key&gt;&lt;/foreign-keys&gt;&lt;ref-type name="Journal Article"&gt;17&lt;/ref-type&gt;&lt;contributors&gt;&lt;authors&gt;&lt;author&gt;Chasekwa, Bernard&lt;/author&gt;&lt;author&gt;Maluccio, John A&lt;/author&gt;&lt;author&gt;Ntozini, Robert&lt;/author&gt;&lt;author&gt;Moulton, Lawrence H&lt;/author&gt;&lt;author&gt;Wu, Fan&lt;/author&gt;&lt;author&gt;Smith, Laura E&lt;/author&gt;&lt;author&gt;Matare, Cynthia R&lt;/author&gt;&lt;author&gt;Stoltzfus, Rebecca J&lt;/author&gt;&lt;author&gt;Mbuya, Mduduzi NN&lt;/author&gt;&lt;author&gt;Tielsch, James M&lt;/author&gt;&lt;/authors&gt;&lt;/contributors&gt;&lt;titles&gt;&lt;title&gt;Measuring wealth in rural communities: lessons from the Sanitation, Hygiene, Infant Nutrition Efficacy (SHINE) trial&lt;/title&gt;&lt;secondary-title&gt;PLoS One&lt;/secondary-title&gt;&lt;/titles&gt;&lt;periodical&gt;&lt;full-title&gt;PLOS One&lt;/full-title&gt;&lt;/periodical&gt;&lt;pages&gt;e0199393&lt;/pages&gt;&lt;volume&gt;13&lt;/volume&gt;&lt;number&gt;6&lt;/number&gt;&lt;dates&gt;&lt;year&gt;2018&lt;/year&gt;&lt;/dates&gt;&lt;isbn&gt;1932-6203&lt;/isbn&gt;&lt;urls&gt;&lt;/urls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 w:rsidRPr="0042377D">
        <w:rPr>
          <w:rFonts w:cstheme="minorHAnsi"/>
          <w:noProof/>
          <w:sz w:val="20"/>
          <w:szCs w:val="20"/>
          <w:vertAlign w:val="superscript"/>
        </w:rPr>
        <w:t>2</w:t>
      </w:r>
      <w:r>
        <w:rPr>
          <w:rFonts w:cstheme="minorHAnsi"/>
          <w:sz w:val="20"/>
          <w:szCs w:val="20"/>
        </w:rPr>
        <w:fldChar w:fldCharType="end"/>
      </w:r>
    </w:p>
    <w:p w14:paraId="12A88D93" w14:textId="3D5A7AF8" w:rsidR="0042377D" w:rsidRPr="00F80ED3" w:rsidRDefault="0042377D" w:rsidP="00F80ED3">
      <w:pPr>
        <w:tabs>
          <w:tab w:val="left" w:pos="7230"/>
        </w:tabs>
        <w:spacing w:after="0"/>
        <w:ind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 xml:space="preserve">4 </w:t>
      </w:r>
      <w:r>
        <w:rPr>
          <w:rFonts w:cstheme="minorHAnsi"/>
          <w:sz w:val="20"/>
          <w:szCs w:val="20"/>
        </w:rPr>
        <w:t>Food insecurity defined as Coping Strategy Index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&gt;&lt;Author&gt;Maxwell&lt;/Author&gt;&lt;Year&gt;2003&lt;/Year&gt;&lt;RecNum&gt;9749&lt;/RecNum&gt;&lt;DisplayText&gt;&lt;style face="superscript"&gt;3&lt;/style&gt;&lt;/DisplayText&gt;&lt;record&gt;&lt;rec-number&gt;9749&lt;/rec-number&gt;&lt;foreign-keys&gt;&lt;key app="EN" db-id="2s20z5fpde90dqet95bpf59g5d025pdsxda2" timestamp="1491819460"&gt;9749&lt;/key&gt;&lt;/foreign-keys&gt;&lt;ref-type name="Journal Article"&gt;17&lt;/ref-type&gt;&lt;contributors&gt;&lt;authors&gt;&lt;author&gt;Maxwell, D.&lt;/author&gt;&lt;author&gt;Watkins, B.&lt;/author&gt;&lt;author&gt;Wheeler, R.&lt;/author&gt;&lt;author&gt;Collins, G.&lt;/author&gt;&lt;/authors&gt;&lt;/contributors&gt;&lt;titles&gt;&lt;title&gt;The Coping Strategy Index: A tool for rapid measurement of household food security and the impact of food aid programs in humanitarian emergencies.&amp;apos;&lt;/title&gt;&lt;secondary-title&gt;CARE and WFP, Nairobi&lt;/secondary-title&gt;&lt;/titles&gt;&lt;periodical&gt;&lt;full-title&gt;CARE and WFP, Nairobi&lt;/full-title&gt;&lt;/periodical&gt;&lt;reprint-edition&gt;Not in File&lt;/reprint-edition&gt;&lt;keywords&gt;&lt;keyword&gt;emergency&lt;/keyword&gt;&lt;keyword&gt;food&lt;/keyword&gt;&lt;keyword&gt;food security&lt;/keyword&gt;&lt;keyword&gt;household&lt;/keyword&gt;&lt;keyword&gt;impact&lt;/keyword&gt;&lt;keyword&gt;measurement&lt;/keyword&gt;&lt;keyword&gt;program&lt;/keyword&gt;&lt;keyword&gt;programs&lt;/keyword&gt;&lt;keyword&gt;strategies&lt;/keyword&gt;&lt;/keywords&gt;&lt;dates&gt;&lt;year&gt;2003&lt;/year&gt;&lt;pub-dates&gt;&lt;date&gt;2003&lt;/date&gt;&lt;/pub-dates&gt;&lt;/dates&gt;&lt;label&gt;13993&lt;/label&gt;&lt;urls&gt;&lt;/urls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 w:rsidRPr="0042377D">
        <w:rPr>
          <w:rFonts w:cstheme="minorHAnsi"/>
          <w:noProof/>
          <w:sz w:val="20"/>
          <w:szCs w:val="20"/>
          <w:vertAlign w:val="superscript"/>
        </w:rPr>
        <w:t>3</w:t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 </w:t>
      </w:r>
    </w:p>
    <w:p w14:paraId="3C9DCCA1" w14:textId="2FE66DFB" w:rsidR="005F49AE" w:rsidRDefault="00D46B03" w:rsidP="00F80ED3">
      <w:pPr>
        <w:tabs>
          <w:tab w:val="left" w:pos="7230"/>
        </w:tabs>
        <w:spacing w:after="0"/>
        <w:ind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>5</w:t>
      </w:r>
      <w:r w:rsidR="005F49AE">
        <w:rPr>
          <w:rFonts w:cstheme="minorHAnsi"/>
          <w:sz w:val="20"/>
          <w:szCs w:val="20"/>
        </w:rPr>
        <w:t xml:space="preserve"> Hungry season is period of relative food scarcity defined as November – March.</w:t>
      </w:r>
    </w:p>
    <w:p w14:paraId="477EF0FE" w14:textId="14D13C14" w:rsidR="0042377D" w:rsidRDefault="00D46B03" w:rsidP="00F80ED3">
      <w:pPr>
        <w:tabs>
          <w:tab w:val="left" w:pos="7230"/>
        </w:tabs>
        <w:spacing w:after="0"/>
        <w:ind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>6</w:t>
      </w:r>
      <w:r w:rsidR="005F49AE">
        <w:rPr>
          <w:rFonts w:cstheme="minorHAnsi"/>
          <w:sz w:val="20"/>
          <w:szCs w:val="20"/>
          <w:vertAlign w:val="superscript"/>
        </w:rPr>
        <w:t xml:space="preserve"> </w:t>
      </w:r>
      <w:r w:rsidR="005F49AE">
        <w:rPr>
          <w:rFonts w:cstheme="minorHAnsi"/>
          <w:sz w:val="20"/>
          <w:szCs w:val="20"/>
        </w:rPr>
        <w:t>Study arms of SHINE trial.  SOC, Standard of Care; IYCF, Infant and young child feeding; WASH, water and sanitation, hygiene; WASH+IYCF, WASH and IYCF interventions delivery concurrently.</w:t>
      </w:r>
    </w:p>
    <w:p w14:paraId="778800C9" w14:textId="77777777" w:rsidR="0042377D" w:rsidRDefault="0042377D" w:rsidP="00C62FEA">
      <w:pPr>
        <w:tabs>
          <w:tab w:val="left" w:pos="7230"/>
        </w:tabs>
        <w:spacing w:after="0"/>
        <w:ind w:left="1800" w:right="1178"/>
        <w:rPr>
          <w:rFonts w:cstheme="minorHAnsi"/>
          <w:sz w:val="20"/>
          <w:szCs w:val="20"/>
        </w:rPr>
      </w:pPr>
    </w:p>
    <w:p w14:paraId="37E80D22" w14:textId="77777777" w:rsidR="0042377D" w:rsidRPr="0042377D" w:rsidRDefault="0042377D" w:rsidP="0042377D">
      <w:pPr>
        <w:pStyle w:val="EndNoteBibliography"/>
        <w:spacing w:after="0"/>
      </w:pP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REFLIST </w:instrText>
      </w:r>
      <w:r>
        <w:rPr>
          <w:rFonts w:cstheme="minorHAnsi"/>
          <w:sz w:val="20"/>
          <w:szCs w:val="20"/>
        </w:rPr>
        <w:fldChar w:fldCharType="separate"/>
      </w:r>
      <w:r w:rsidRPr="0042377D">
        <w:t>1.</w:t>
      </w:r>
      <w:r w:rsidRPr="0042377D">
        <w:tab/>
        <w:t xml:space="preserve">Matare CR, Mbuya MN, Pelto G, Dickin KL, Stoltzfus RJ. Assessing maternal capabilities in the SHINE trial: highlighting a hidden link in the causal pathway to child health. </w:t>
      </w:r>
      <w:r w:rsidRPr="0042377D">
        <w:rPr>
          <w:i/>
        </w:rPr>
        <w:t>Clinical Infectious Diseases</w:t>
      </w:r>
      <w:r w:rsidRPr="0042377D">
        <w:t xml:space="preserve"> 2015; </w:t>
      </w:r>
      <w:r w:rsidRPr="0042377D">
        <w:rPr>
          <w:b/>
        </w:rPr>
        <w:t>61</w:t>
      </w:r>
      <w:r w:rsidRPr="0042377D">
        <w:t>(suppl_7): S745-S51.</w:t>
      </w:r>
    </w:p>
    <w:p w14:paraId="63B34515" w14:textId="77777777" w:rsidR="0042377D" w:rsidRPr="0042377D" w:rsidRDefault="0042377D" w:rsidP="0042377D">
      <w:pPr>
        <w:pStyle w:val="EndNoteBibliography"/>
        <w:spacing w:after="0"/>
      </w:pPr>
      <w:r w:rsidRPr="0042377D">
        <w:t>2.</w:t>
      </w:r>
      <w:r w:rsidRPr="0042377D">
        <w:tab/>
        <w:t xml:space="preserve">Chasekwa B, Maluccio JA, Ntozini R, et al. Measuring wealth in rural communities: lessons from the Sanitation, Hygiene, Infant Nutrition Efficacy (SHINE) trial. </w:t>
      </w:r>
      <w:r w:rsidRPr="0042377D">
        <w:rPr>
          <w:i/>
        </w:rPr>
        <w:t>PLoS One</w:t>
      </w:r>
      <w:r w:rsidRPr="0042377D">
        <w:t xml:space="preserve"> 2018; </w:t>
      </w:r>
      <w:r w:rsidRPr="0042377D">
        <w:rPr>
          <w:b/>
        </w:rPr>
        <w:t>13</w:t>
      </w:r>
      <w:r w:rsidRPr="0042377D">
        <w:t>(6): e0199393.</w:t>
      </w:r>
    </w:p>
    <w:p w14:paraId="71F09EDE" w14:textId="77777777" w:rsidR="0042377D" w:rsidRPr="0042377D" w:rsidRDefault="0042377D" w:rsidP="0042377D">
      <w:pPr>
        <w:pStyle w:val="EndNoteBibliography"/>
      </w:pPr>
      <w:r w:rsidRPr="0042377D">
        <w:t>3.</w:t>
      </w:r>
      <w:r w:rsidRPr="0042377D">
        <w:tab/>
        <w:t xml:space="preserve">Maxwell D, Watkins B, Wheeler R, Collins G. The Coping Strategy Index: A tool for rapid measurement of household food security and the impact of food aid programs in humanitarian emergencies.'. </w:t>
      </w:r>
      <w:r w:rsidRPr="0042377D">
        <w:rPr>
          <w:i/>
        </w:rPr>
        <w:t>CARE and WFP, Nairobi</w:t>
      </w:r>
      <w:r w:rsidRPr="0042377D">
        <w:t xml:space="preserve"> 2003.</w:t>
      </w:r>
    </w:p>
    <w:p w14:paraId="41C6336F" w14:textId="6CED9817" w:rsidR="005F49AE" w:rsidRPr="005F49AE" w:rsidRDefault="0042377D" w:rsidP="00C62FEA">
      <w:pPr>
        <w:tabs>
          <w:tab w:val="left" w:pos="7230"/>
        </w:tabs>
        <w:spacing w:after="0"/>
        <w:ind w:left="1800" w:right="1178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fldChar w:fldCharType="end"/>
      </w:r>
    </w:p>
    <w:sectPr w:rsidR="005F49AE" w:rsidRPr="005F49AE" w:rsidSect="00477988">
      <w:headerReference w:type="defaul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56AFFE" w16cex:dateUtc="2020-11-11T16:46:00Z"/>
  <w16cex:commentExtensible w16cex:durableId="2356B047" w16cex:dateUtc="2020-11-11T16:4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2469628" w16cid:durableId="2356AFFE"/>
  <w16cid:commentId w16cid:paraId="23304DC0" w16cid:durableId="2356B04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3FF6E6" w14:textId="77777777" w:rsidR="001A4503" w:rsidRDefault="001A4503" w:rsidP="002D376C">
      <w:pPr>
        <w:spacing w:after="0" w:line="240" w:lineRule="auto"/>
      </w:pPr>
      <w:r>
        <w:separator/>
      </w:r>
    </w:p>
  </w:endnote>
  <w:endnote w:type="continuationSeparator" w:id="0">
    <w:p w14:paraId="5B42E8BA" w14:textId="77777777" w:rsidR="001A4503" w:rsidRDefault="001A4503" w:rsidP="002D37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haker2Lancet-Regular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F475BAF" w14:textId="77777777" w:rsidR="001A4503" w:rsidRDefault="001A4503" w:rsidP="002D376C">
      <w:pPr>
        <w:spacing w:after="0" w:line="240" w:lineRule="auto"/>
      </w:pPr>
      <w:r>
        <w:separator/>
      </w:r>
    </w:p>
  </w:footnote>
  <w:footnote w:type="continuationSeparator" w:id="0">
    <w:p w14:paraId="1910BA44" w14:textId="77777777" w:rsidR="001A4503" w:rsidRDefault="001A4503" w:rsidP="002D37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392300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9A85955" w14:textId="14855AD1" w:rsidR="00536788" w:rsidRDefault="0053678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10BEB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A78057D" w14:textId="77777777" w:rsidR="00536788" w:rsidRDefault="0053678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B034B27"/>
    <w:multiLevelType w:val="multilevel"/>
    <w:tmpl w:val="D660DB82"/>
    <w:lvl w:ilvl="0">
      <w:start w:val="1"/>
      <w:numFmt w:val="decimal"/>
      <w:lvlText w:val="%1.0"/>
      <w:lvlJc w:val="left"/>
      <w:pPr>
        <w:ind w:left="440" w:hanging="44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160" w:hanging="4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">
    <w:nsid w:val="55183310"/>
    <w:multiLevelType w:val="multilevel"/>
    <w:tmpl w:val="590A60A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>
    <w:nsid w:val="617E64B7"/>
    <w:multiLevelType w:val="multilevel"/>
    <w:tmpl w:val="FE6404CA"/>
    <w:lvl w:ilvl="0"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95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>
    <w:nsid w:val="73B52811"/>
    <w:multiLevelType w:val="multilevel"/>
    <w:tmpl w:val="B032E950"/>
    <w:lvl w:ilvl="0">
      <w:start w:val="1"/>
      <w:numFmt w:val="decimal"/>
      <w:lvlText w:val="%1"/>
      <w:lvlJc w:val="left"/>
      <w:pPr>
        <w:ind w:left="440" w:hanging="44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40" w:hanging="4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20z5fpde90dqet95bpf59g5d025pdsxda2&quot;&gt;Zvitambo references&lt;record-ids&gt;&lt;item&gt;9749&lt;/item&gt;&lt;item&gt;21300&lt;/item&gt;&lt;item&gt;21494&lt;/item&gt;&lt;/record-ids&gt;&lt;/item&gt;&lt;/Libraries&gt;"/>
  </w:docVars>
  <w:rsids>
    <w:rsidRoot w:val="00477988"/>
    <w:rsid w:val="00002940"/>
    <w:rsid w:val="000033CB"/>
    <w:rsid w:val="0001568E"/>
    <w:rsid w:val="00017B89"/>
    <w:rsid w:val="0002055D"/>
    <w:rsid w:val="00025A46"/>
    <w:rsid w:val="00031923"/>
    <w:rsid w:val="0004690F"/>
    <w:rsid w:val="000523D6"/>
    <w:rsid w:val="000532E8"/>
    <w:rsid w:val="00057C66"/>
    <w:rsid w:val="00060800"/>
    <w:rsid w:val="00063336"/>
    <w:rsid w:val="00064DEB"/>
    <w:rsid w:val="00071EB0"/>
    <w:rsid w:val="000833BC"/>
    <w:rsid w:val="0008395B"/>
    <w:rsid w:val="000902B1"/>
    <w:rsid w:val="000A4DD3"/>
    <w:rsid w:val="000C1C1B"/>
    <w:rsid w:val="000C25F1"/>
    <w:rsid w:val="000D2C4F"/>
    <w:rsid w:val="000D3DFB"/>
    <w:rsid w:val="000F2B21"/>
    <w:rsid w:val="0010158F"/>
    <w:rsid w:val="001078B7"/>
    <w:rsid w:val="0012637E"/>
    <w:rsid w:val="00154D38"/>
    <w:rsid w:val="0016264C"/>
    <w:rsid w:val="0018270D"/>
    <w:rsid w:val="001A3269"/>
    <w:rsid w:val="001A4503"/>
    <w:rsid w:val="001A5122"/>
    <w:rsid w:val="001B3502"/>
    <w:rsid w:val="001C134D"/>
    <w:rsid w:val="001E3900"/>
    <w:rsid w:val="001F0DDC"/>
    <w:rsid w:val="001F3412"/>
    <w:rsid w:val="001F44D2"/>
    <w:rsid w:val="001F6E8F"/>
    <w:rsid w:val="00200961"/>
    <w:rsid w:val="00213355"/>
    <w:rsid w:val="0021383B"/>
    <w:rsid w:val="002230F8"/>
    <w:rsid w:val="00232EEE"/>
    <w:rsid w:val="00254BB8"/>
    <w:rsid w:val="00255C4F"/>
    <w:rsid w:val="0027489E"/>
    <w:rsid w:val="0027597D"/>
    <w:rsid w:val="002761FD"/>
    <w:rsid w:val="00276789"/>
    <w:rsid w:val="00280BF5"/>
    <w:rsid w:val="00280C24"/>
    <w:rsid w:val="00282D4A"/>
    <w:rsid w:val="00292133"/>
    <w:rsid w:val="002962B2"/>
    <w:rsid w:val="002A52BE"/>
    <w:rsid w:val="002B34B4"/>
    <w:rsid w:val="002C563D"/>
    <w:rsid w:val="002D376C"/>
    <w:rsid w:val="002F17F9"/>
    <w:rsid w:val="002F652E"/>
    <w:rsid w:val="00330C51"/>
    <w:rsid w:val="00346D42"/>
    <w:rsid w:val="003534BB"/>
    <w:rsid w:val="0035590B"/>
    <w:rsid w:val="00366B8F"/>
    <w:rsid w:val="003A1599"/>
    <w:rsid w:val="003B1F2D"/>
    <w:rsid w:val="003B38B8"/>
    <w:rsid w:val="003B5046"/>
    <w:rsid w:val="003C74FE"/>
    <w:rsid w:val="003E25B4"/>
    <w:rsid w:val="003F5312"/>
    <w:rsid w:val="00407EEB"/>
    <w:rsid w:val="00411AA4"/>
    <w:rsid w:val="0042377D"/>
    <w:rsid w:val="004335D8"/>
    <w:rsid w:val="00440F4A"/>
    <w:rsid w:val="0044228C"/>
    <w:rsid w:val="004422A1"/>
    <w:rsid w:val="0044360C"/>
    <w:rsid w:val="004468B1"/>
    <w:rsid w:val="00453315"/>
    <w:rsid w:val="00453BDB"/>
    <w:rsid w:val="00460C39"/>
    <w:rsid w:val="004671AA"/>
    <w:rsid w:val="00477988"/>
    <w:rsid w:val="0049764F"/>
    <w:rsid w:val="004B2A52"/>
    <w:rsid w:val="004C6B6E"/>
    <w:rsid w:val="004C7085"/>
    <w:rsid w:val="004C7539"/>
    <w:rsid w:val="004D6711"/>
    <w:rsid w:val="004E7249"/>
    <w:rsid w:val="004E7835"/>
    <w:rsid w:val="005014C5"/>
    <w:rsid w:val="0050224B"/>
    <w:rsid w:val="00513969"/>
    <w:rsid w:val="00513D7C"/>
    <w:rsid w:val="00523ADB"/>
    <w:rsid w:val="00527752"/>
    <w:rsid w:val="00534713"/>
    <w:rsid w:val="00536788"/>
    <w:rsid w:val="0056226C"/>
    <w:rsid w:val="0056768C"/>
    <w:rsid w:val="00567EEA"/>
    <w:rsid w:val="005721E9"/>
    <w:rsid w:val="005736AA"/>
    <w:rsid w:val="00597159"/>
    <w:rsid w:val="005974A5"/>
    <w:rsid w:val="005A4465"/>
    <w:rsid w:val="005A6CD5"/>
    <w:rsid w:val="005B00E5"/>
    <w:rsid w:val="005B0974"/>
    <w:rsid w:val="005B149A"/>
    <w:rsid w:val="005E3ED5"/>
    <w:rsid w:val="005F49AE"/>
    <w:rsid w:val="00606F27"/>
    <w:rsid w:val="0061068E"/>
    <w:rsid w:val="00613057"/>
    <w:rsid w:val="00622BFB"/>
    <w:rsid w:val="006270F3"/>
    <w:rsid w:val="00631078"/>
    <w:rsid w:val="00643C22"/>
    <w:rsid w:val="006534A1"/>
    <w:rsid w:val="00673724"/>
    <w:rsid w:val="00677D31"/>
    <w:rsid w:val="00687C99"/>
    <w:rsid w:val="006933B9"/>
    <w:rsid w:val="006A123C"/>
    <w:rsid w:val="006A6323"/>
    <w:rsid w:val="006B7916"/>
    <w:rsid w:val="006C6295"/>
    <w:rsid w:val="006D0C3C"/>
    <w:rsid w:val="006D2075"/>
    <w:rsid w:val="006D284B"/>
    <w:rsid w:val="006D45AF"/>
    <w:rsid w:val="007067F8"/>
    <w:rsid w:val="00726C0C"/>
    <w:rsid w:val="00747A94"/>
    <w:rsid w:val="007530B8"/>
    <w:rsid w:val="00755D9C"/>
    <w:rsid w:val="00756844"/>
    <w:rsid w:val="00756FD0"/>
    <w:rsid w:val="007617D6"/>
    <w:rsid w:val="007817B6"/>
    <w:rsid w:val="007C3336"/>
    <w:rsid w:val="007C426F"/>
    <w:rsid w:val="007C75D5"/>
    <w:rsid w:val="007D12DA"/>
    <w:rsid w:val="007D4059"/>
    <w:rsid w:val="007D779A"/>
    <w:rsid w:val="007E5BC4"/>
    <w:rsid w:val="00805CFC"/>
    <w:rsid w:val="00810BEB"/>
    <w:rsid w:val="00834BA1"/>
    <w:rsid w:val="008371D9"/>
    <w:rsid w:val="0084150F"/>
    <w:rsid w:val="00844F81"/>
    <w:rsid w:val="00845E68"/>
    <w:rsid w:val="008516F1"/>
    <w:rsid w:val="008658CF"/>
    <w:rsid w:val="008731A4"/>
    <w:rsid w:val="00887146"/>
    <w:rsid w:val="00893F91"/>
    <w:rsid w:val="008A2CAA"/>
    <w:rsid w:val="008C0A14"/>
    <w:rsid w:val="008C3054"/>
    <w:rsid w:val="008D25CA"/>
    <w:rsid w:val="008E2340"/>
    <w:rsid w:val="008F16D7"/>
    <w:rsid w:val="008F324D"/>
    <w:rsid w:val="009000CF"/>
    <w:rsid w:val="009017AC"/>
    <w:rsid w:val="00936370"/>
    <w:rsid w:val="00947776"/>
    <w:rsid w:val="00956E6C"/>
    <w:rsid w:val="009577F4"/>
    <w:rsid w:val="0097065D"/>
    <w:rsid w:val="00973C3C"/>
    <w:rsid w:val="00974F8D"/>
    <w:rsid w:val="009802E4"/>
    <w:rsid w:val="00980853"/>
    <w:rsid w:val="0099131F"/>
    <w:rsid w:val="009C1068"/>
    <w:rsid w:val="009D17A3"/>
    <w:rsid w:val="009D1ACD"/>
    <w:rsid w:val="009E2122"/>
    <w:rsid w:val="009F1236"/>
    <w:rsid w:val="009F36BF"/>
    <w:rsid w:val="00A0348B"/>
    <w:rsid w:val="00A14B54"/>
    <w:rsid w:val="00A1532F"/>
    <w:rsid w:val="00A16794"/>
    <w:rsid w:val="00A21CFA"/>
    <w:rsid w:val="00A24735"/>
    <w:rsid w:val="00A30462"/>
    <w:rsid w:val="00A36CF2"/>
    <w:rsid w:val="00A43198"/>
    <w:rsid w:val="00A44BBD"/>
    <w:rsid w:val="00A60E86"/>
    <w:rsid w:val="00A8727B"/>
    <w:rsid w:val="00A91E9F"/>
    <w:rsid w:val="00AE1714"/>
    <w:rsid w:val="00B00AA3"/>
    <w:rsid w:val="00B05676"/>
    <w:rsid w:val="00B15EBA"/>
    <w:rsid w:val="00B32DF9"/>
    <w:rsid w:val="00B37B20"/>
    <w:rsid w:val="00B52EB7"/>
    <w:rsid w:val="00B66E9B"/>
    <w:rsid w:val="00B82A00"/>
    <w:rsid w:val="00B93537"/>
    <w:rsid w:val="00B97A06"/>
    <w:rsid w:val="00BB2996"/>
    <w:rsid w:val="00BB39DA"/>
    <w:rsid w:val="00BB65F8"/>
    <w:rsid w:val="00BC55E4"/>
    <w:rsid w:val="00BD50E2"/>
    <w:rsid w:val="00BF3929"/>
    <w:rsid w:val="00BF769F"/>
    <w:rsid w:val="00BF7F07"/>
    <w:rsid w:val="00C12EA5"/>
    <w:rsid w:val="00C152BA"/>
    <w:rsid w:val="00C22495"/>
    <w:rsid w:val="00C260BA"/>
    <w:rsid w:val="00C452D7"/>
    <w:rsid w:val="00C52072"/>
    <w:rsid w:val="00C55481"/>
    <w:rsid w:val="00C56BAF"/>
    <w:rsid w:val="00C62FEA"/>
    <w:rsid w:val="00C712B8"/>
    <w:rsid w:val="00C7152B"/>
    <w:rsid w:val="00C81ED1"/>
    <w:rsid w:val="00C83D67"/>
    <w:rsid w:val="00C926A1"/>
    <w:rsid w:val="00C97E73"/>
    <w:rsid w:val="00CD6071"/>
    <w:rsid w:val="00D0379B"/>
    <w:rsid w:val="00D0414E"/>
    <w:rsid w:val="00D46B03"/>
    <w:rsid w:val="00D46D5F"/>
    <w:rsid w:val="00D638A4"/>
    <w:rsid w:val="00D65ADA"/>
    <w:rsid w:val="00D75AC9"/>
    <w:rsid w:val="00D92DF0"/>
    <w:rsid w:val="00D92F55"/>
    <w:rsid w:val="00DB069A"/>
    <w:rsid w:val="00DB2C08"/>
    <w:rsid w:val="00DD6220"/>
    <w:rsid w:val="00DF3E6F"/>
    <w:rsid w:val="00E25881"/>
    <w:rsid w:val="00E355FF"/>
    <w:rsid w:val="00E42BDE"/>
    <w:rsid w:val="00E57A33"/>
    <w:rsid w:val="00E76E9F"/>
    <w:rsid w:val="00E82260"/>
    <w:rsid w:val="00E90FF5"/>
    <w:rsid w:val="00E942E5"/>
    <w:rsid w:val="00EA016B"/>
    <w:rsid w:val="00EA0947"/>
    <w:rsid w:val="00EA6262"/>
    <w:rsid w:val="00EB3382"/>
    <w:rsid w:val="00EC4B01"/>
    <w:rsid w:val="00F1393C"/>
    <w:rsid w:val="00F402D7"/>
    <w:rsid w:val="00F63384"/>
    <w:rsid w:val="00F720DE"/>
    <w:rsid w:val="00F7210F"/>
    <w:rsid w:val="00F725BB"/>
    <w:rsid w:val="00F80ED3"/>
    <w:rsid w:val="00F8182A"/>
    <w:rsid w:val="00F90C77"/>
    <w:rsid w:val="00F916B2"/>
    <w:rsid w:val="00F95003"/>
    <w:rsid w:val="00FA1B0D"/>
    <w:rsid w:val="00FA4180"/>
    <w:rsid w:val="00FD3E76"/>
    <w:rsid w:val="00FD5FCD"/>
    <w:rsid w:val="00FE20D8"/>
    <w:rsid w:val="00FE4EA3"/>
    <w:rsid w:val="00FE5981"/>
    <w:rsid w:val="00FF72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612EDD"/>
  <w15:docId w15:val="{9D736550-71F9-4EB4-8676-282644BA43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ZW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779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431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319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06333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633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33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333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3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3336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D37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376C"/>
  </w:style>
  <w:style w:type="paragraph" w:styleId="Footer">
    <w:name w:val="footer"/>
    <w:basedOn w:val="Normal"/>
    <w:link w:val="FooterChar"/>
    <w:uiPriority w:val="99"/>
    <w:unhideWhenUsed/>
    <w:rsid w:val="002D37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376C"/>
  </w:style>
  <w:style w:type="paragraph" w:customStyle="1" w:styleId="EndNoteBibliographyTitle">
    <w:name w:val="EndNote Bibliography Title"/>
    <w:basedOn w:val="Normal"/>
    <w:link w:val="EndNoteBibliographyTitleChar"/>
    <w:rsid w:val="0042377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377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377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377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5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FA5A628F-6706-419E-A4A6-6F1D511BB3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44</Words>
  <Characters>9373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Zvitambo</Company>
  <LinksUpToDate>false</LinksUpToDate>
  <CharactersWithSpaces>109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ean Humphrey</dc:creator>
  <cp:lastModifiedBy>Chasekwa</cp:lastModifiedBy>
  <cp:revision>3</cp:revision>
  <cp:lastPrinted>2020-09-07T16:37:00Z</cp:lastPrinted>
  <dcterms:created xsi:type="dcterms:W3CDTF">2021-11-07T19:53:00Z</dcterms:created>
  <dcterms:modified xsi:type="dcterms:W3CDTF">2021-11-07T19:54:00Z</dcterms:modified>
</cp:coreProperties>
</file>